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3039F" w:rsidRDefault="0063039F" w:rsidP="0063039F">
      <w:pPr>
        <w:pStyle w:val="Heading1"/>
        <w:spacing w:line="720" w:lineRule="auto"/>
        <w:rPr>
          <w:lang w:val="en-ID"/>
        </w:rPr>
      </w:pPr>
      <w:bookmarkStart w:id="0" w:name="_Toc534009716"/>
      <w:bookmarkStart w:id="1" w:name="_Toc536505274"/>
      <w:r>
        <w:rPr>
          <w:lang w:val="en-ID"/>
        </w:rPr>
        <w:t>DAFTAR PUSTAKA</w:t>
      </w:r>
      <w:bookmarkEnd w:id="0"/>
      <w:bookmarkEnd w:id="1"/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cs="Times New Roman"/>
          <w:noProof/>
          <w:szCs w:val="24"/>
        </w:rPr>
      </w:pPr>
      <w:r w:rsidRPr="00DB0AE3">
        <w:fldChar w:fldCharType="begin" w:fldLock="1"/>
      </w:r>
      <w:r w:rsidRPr="00DB0AE3">
        <w:instrText xml:space="preserve">ADDIN Mendeley Bibliography CSL_BIBLIOGRAPHY </w:instrText>
      </w:r>
      <w:r w:rsidRPr="00DB0AE3">
        <w:fldChar w:fldCharType="separate"/>
      </w:r>
      <w:r w:rsidRPr="00DB0AE3">
        <w:rPr>
          <w:rFonts w:cs="Times New Roman"/>
          <w:noProof/>
          <w:szCs w:val="24"/>
        </w:rPr>
        <w:t xml:space="preserve">Alexander, H. B. 2014, </w:t>
      </w:r>
      <w:r w:rsidRPr="00DB0AE3">
        <w:rPr>
          <w:rFonts w:cs="Times New Roman"/>
          <w:i/>
          <w:noProof/>
          <w:szCs w:val="24"/>
        </w:rPr>
        <w:t>Jakarta Membangun Hotel Terbanyak di Asia Pasifik</w:t>
      </w:r>
      <w:r w:rsidRPr="00DB0AE3">
        <w:rPr>
          <w:rFonts w:cs="Times New Roman"/>
          <w:noProof/>
          <w:szCs w:val="24"/>
        </w:rPr>
        <w:t xml:space="preserve">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>, diakses 27 November 2018, https://properti.kompas.com/read/2014/09/13/211708921/Jakarta.membangun.Hotel.Terbanyak.di.Asia.Pasifik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Amerta, I Gusti N. Oka</w:t>
      </w:r>
      <w:r>
        <w:rPr>
          <w:rFonts w:cs="Times New Roman"/>
          <w:noProof/>
          <w:szCs w:val="24"/>
        </w:rPr>
        <w:t xml:space="preserve"> </w:t>
      </w:r>
      <w:r w:rsidRPr="00DB0AE3">
        <w:rPr>
          <w:rFonts w:cs="Times New Roman"/>
          <w:noProof/>
          <w:szCs w:val="24"/>
        </w:rPr>
        <w:t xml:space="preserve">&amp; I Gede S. Budhiasa (2014), "Pengaruh Kunjungan Wisatawan Mancanegara, Wisatawan Domestik, Jumlah Hotel Dan Akomodasi Lainnya Terhadap Pendapatan Asli Daerah (PAD) Di Kabupaten Badung Tahun 2001-2012", </w:t>
      </w:r>
      <w:r w:rsidRPr="00DB0AE3">
        <w:rPr>
          <w:rFonts w:cs="Times New Roman"/>
          <w:i/>
          <w:iCs/>
          <w:noProof/>
          <w:szCs w:val="24"/>
        </w:rPr>
        <w:t>Jurnal Fakultas Ekonomi Dan Bisnis, Universitas Udayana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>3</w:t>
      </w:r>
      <w:r w:rsidRPr="00DB0AE3">
        <w:rPr>
          <w:rFonts w:cs="Times New Roman"/>
          <w:noProof/>
          <w:szCs w:val="24"/>
        </w:rPr>
        <w:t>, no.2, hlm.56–69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Aziza, K. S. 2013, </w:t>
      </w:r>
      <w:r w:rsidRPr="00DB0AE3">
        <w:rPr>
          <w:rFonts w:cs="Times New Roman"/>
          <w:i/>
          <w:noProof/>
          <w:szCs w:val="24"/>
        </w:rPr>
        <w:t>Target Pajak DKI Naik Tajam, Pajak Progresif dan Reklame Meroket</w:t>
      </w:r>
      <w:r w:rsidRPr="00DB0AE3">
        <w:rPr>
          <w:rFonts w:cs="Times New Roman"/>
          <w:noProof/>
          <w:szCs w:val="24"/>
        </w:rPr>
        <w:t xml:space="preserve">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 xml:space="preserve">, diakses 27 November 2018, https://nasional.kompas.com/read/2013/12/15/2019384/Target.Pajak.DKI.Naik.Tajam.Pajak.Progresif.dan.Reklame.Meroket 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Aziza, K. S. 2014, </w:t>
      </w:r>
      <w:r w:rsidRPr="00DB0AE3">
        <w:rPr>
          <w:rFonts w:cs="Times New Roman"/>
          <w:i/>
          <w:noProof/>
          <w:szCs w:val="24"/>
        </w:rPr>
        <w:t>Jokowi Gelar Festival, Pendapatan DKI dari Pariwisata Rp 3 Triliu</w:t>
      </w:r>
      <w:r w:rsidRPr="00DB0AE3">
        <w:rPr>
          <w:rFonts w:cs="Times New Roman"/>
          <w:noProof/>
          <w:szCs w:val="24"/>
        </w:rPr>
        <w:t xml:space="preserve">n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>, diakses 27 November 2018, https://megapolitan.kompas.com/read/2014/01/07/0931359/Jokowi.Gelar.Festival.Ppendapatan.DKI.dari.Pariwisata.Rp.3.Triliun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i/>
          <w:noProof/>
          <w:szCs w:val="24"/>
        </w:rPr>
        <w:t>Badan Pusat Statistik</w:t>
      </w:r>
      <w:r w:rsidRPr="00DB0AE3">
        <w:rPr>
          <w:rFonts w:cs="Times New Roman"/>
          <w:noProof/>
          <w:szCs w:val="24"/>
        </w:rPr>
        <w:t xml:space="preserve"> </w:t>
      </w:r>
      <w:r w:rsidRPr="00DB0AE3">
        <w:rPr>
          <w:rFonts w:cs="Times New Roman"/>
          <w:i/>
          <w:noProof/>
          <w:szCs w:val="24"/>
        </w:rPr>
        <w:t>n.d.</w:t>
      </w:r>
      <w:r w:rsidRPr="00DB0AE3">
        <w:rPr>
          <w:rFonts w:cs="Times New Roman"/>
          <w:noProof/>
          <w:szCs w:val="24"/>
        </w:rPr>
        <w:t xml:space="preserve">, Badan Pusat Statistik, diakses 20 November 2018, https://www.bps.go.id/subject/16/pariwisata.html#subjekViewTab1  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Basuki, Agus T., Nano Prawoto (2016), </w:t>
      </w:r>
      <w:r w:rsidRPr="00DB0AE3">
        <w:rPr>
          <w:rFonts w:cs="Times New Roman"/>
          <w:i/>
          <w:iCs/>
          <w:noProof/>
          <w:szCs w:val="24"/>
        </w:rPr>
        <w:t>Analisis Regresi dalam Penelitian Ekonomi &amp; Bisnis: Dilengkapi Aplikasi SPSS &amp; Eviews</w:t>
      </w:r>
      <w:r w:rsidRPr="00DB0AE3">
        <w:rPr>
          <w:rFonts w:cs="Times New Roman"/>
          <w:noProof/>
          <w:szCs w:val="24"/>
        </w:rPr>
        <w:t>, Edisi 1, Jakarta: Rajawali Pers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Cooper, Donald R., Pamela S. Schindler (2017), </w:t>
      </w:r>
      <w:r w:rsidRPr="00DB0AE3">
        <w:rPr>
          <w:rFonts w:cs="Times New Roman"/>
          <w:i/>
          <w:noProof/>
          <w:szCs w:val="24"/>
        </w:rPr>
        <w:t>Metode Penelitian Bisnis</w:t>
      </w:r>
      <w:r w:rsidRPr="00DB0AE3">
        <w:rPr>
          <w:rFonts w:cs="Times New Roman"/>
          <w:noProof/>
          <w:szCs w:val="24"/>
        </w:rPr>
        <w:t>, Edisi 12, Buku I, Jakarta: Salemba Empat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i/>
          <w:noProof/>
          <w:szCs w:val="24"/>
        </w:rPr>
        <w:t>DKI Andalkan Sektor Pariwisata</w:t>
      </w:r>
      <w:r w:rsidRPr="00DB0AE3">
        <w:rPr>
          <w:rFonts w:cs="Times New Roman"/>
          <w:noProof/>
          <w:szCs w:val="24"/>
        </w:rPr>
        <w:t xml:space="preserve"> 2011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 xml:space="preserve">, diakses 4 Desember 2018, https://megapolitan.kompas.com/read/2011/01/13/20133790/dki.andalkan.sektor.pariwisata 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i/>
          <w:noProof/>
          <w:szCs w:val="24"/>
        </w:rPr>
        <w:t>DKI Jakarta Optimistis Pendapatan Pariwisata Mencapai Target</w:t>
      </w:r>
      <w:r w:rsidRPr="00DB0AE3">
        <w:rPr>
          <w:rFonts w:cs="Times New Roman"/>
          <w:noProof/>
          <w:szCs w:val="24"/>
        </w:rPr>
        <w:t xml:space="preserve"> 2014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>, diakses 27 November 2018, https://travel.kompas.com/read/2014/10/24/092500427/DKI.Jakarta.Optimistis.Pendapatan.Pariwisata.Mencapai.Target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i/>
          <w:noProof/>
          <w:szCs w:val="24"/>
        </w:rPr>
        <w:t>DKI Tertibkan Puluhan Ribu Reklame Liar</w:t>
      </w:r>
      <w:r w:rsidRPr="00DB0AE3">
        <w:rPr>
          <w:rFonts w:cs="Times New Roman"/>
          <w:noProof/>
          <w:szCs w:val="24"/>
        </w:rPr>
        <w:t xml:space="preserve"> 2011, </w:t>
      </w:r>
      <w:r w:rsidRPr="00DB0AE3">
        <w:rPr>
          <w:rFonts w:cs="Times New Roman"/>
          <w:iCs/>
          <w:noProof/>
          <w:szCs w:val="24"/>
        </w:rPr>
        <w:t>Kompas.Com</w:t>
      </w:r>
      <w:r w:rsidRPr="00DB0AE3">
        <w:rPr>
          <w:rFonts w:cs="Times New Roman"/>
          <w:noProof/>
          <w:szCs w:val="24"/>
        </w:rPr>
        <w:t>, diakses 27 November 2018, https://megapolitan.kompas.com/read/2011/10/18/08234383/twitter.com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Fikri, Z.</w:t>
      </w:r>
      <w:r w:rsidRPr="00DB0AE3">
        <w:rPr>
          <w:rFonts w:cs="Times New Roman"/>
          <w:noProof/>
          <w:szCs w:val="24"/>
        </w:rPr>
        <w:t xml:space="preserve"> &amp; Ronny M. M. (2017), "Pengaruh Pajak Hotel, Pajak Restoran, dan Pajak Hiburan Terhadap Pendapatan Asli Daerah Kota Batu (Sudi Kasus Pada Dinas Pendapatan Kota Batu Tahun 2012-2016)", </w:t>
      </w:r>
      <w:r w:rsidRPr="00DB0AE3">
        <w:rPr>
          <w:rFonts w:cs="Times New Roman"/>
          <w:i/>
          <w:iCs/>
          <w:noProof/>
          <w:szCs w:val="24"/>
        </w:rPr>
        <w:t>Jurnal Fakultas Ekonomi Unisma</w:t>
      </w:r>
      <w:r w:rsidRPr="00DB0AE3">
        <w:rPr>
          <w:rFonts w:cs="Times New Roman"/>
          <w:noProof/>
          <w:szCs w:val="24"/>
        </w:rPr>
        <w:t>, hlm.84–98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Ghozali, I. (2016), </w:t>
      </w:r>
      <w:r w:rsidRPr="00DB0AE3">
        <w:rPr>
          <w:rFonts w:cs="Times New Roman"/>
          <w:i/>
          <w:iCs/>
          <w:noProof/>
          <w:szCs w:val="24"/>
        </w:rPr>
        <w:t>Aplikasi Analisis Multivariate dengan Program IBM SPSS 23</w:t>
      </w:r>
      <w:r w:rsidRPr="00DB0AE3">
        <w:rPr>
          <w:rFonts w:cs="Times New Roman"/>
          <w:noProof/>
          <w:szCs w:val="24"/>
        </w:rPr>
        <w:t>, Edisi 8, Semarang: Undip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lastRenderedPageBreak/>
        <w:t xml:space="preserve">Ginting, A.A. et al (2018), "Pengaruh Jumlah Wisatawan Pada Sektor Pariwisata terhadap Pendapatan Asli Daerah (PAD) di Kabupten Dairi Tahun 2012-2016", </w:t>
      </w:r>
      <w:r w:rsidRPr="00DB0AE3">
        <w:rPr>
          <w:rFonts w:cs="Times New Roman"/>
          <w:i/>
          <w:iCs/>
          <w:noProof/>
          <w:szCs w:val="24"/>
        </w:rPr>
        <w:t>Jurnal Aplikasi Manajemen, Ekonomi Dan Bisnis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 xml:space="preserve">3, </w:t>
      </w:r>
      <w:r w:rsidRPr="00DB0AE3">
        <w:rPr>
          <w:rFonts w:cs="Times New Roman"/>
          <w:iCs/>
          <w:noProof/>
          <w:szCs w:val="24"/>
        </w:rPr>
        <w:t>no.</w:t>
      </w:r>
      <w:r w:rsidRPr="00DB0AE3">
        <w:rPr>
          <w:rFonts w:cs="Times New Roman"/>
          <w:noProof/>
          <w:szCs w:val="24"/>
        </w:rPr>
        <w:t>1, hlm.16–25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Halim, A., Icuk R. B., &amp; Amin D. (2016), </w:t>
      </w:r>
      <w:r w:rsidRPr="00DB0AE3">
        <w:rPr>
          <w:rFonts w:cs="Times New Roman"/>
          <w:i/>
          <w:iCs/>
          <w:noProof/>
          <w:szCs w:val="24"/>
        </w:rPr>
        <w:t>Perpajakan: Konsep, Aplikasi, Contoh, dan Studi Kasus</w:t>
      </w:r>
      <w:r w:rsidRPr="00DB0AE3">
        <w:rPr>
          <w:rFonts w:cs="Times New Roman"/>
          <w:noProof/>
          <w:szCs w:val="24"/>
        </w:rPr>
        <w:t>, Edisi 2, Jakarta: Salemba Empat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Handini, O., Dwi F. P., &amp; Ethika (2014), "Pengaruh Pajak Hotel, Pajak Restoran, Pajak Reklame, Dan Pajak Hiburan Terhadap Pendapatan Asli Daerah Di Pemerintahan Kabupaten/Kota Sumatera Barat Periode 2009-2013", </w:t>
      </w:r>
      <w:r w:rsidRPr="00DB0AE3">
        <w:rPr>
          <w:rFonts w:cs="Times New Roman"/>
          <w:i/>
          <w:iCs/>
          <w:noProof/>
          <w:szCs w:val="24"/>
        </w:rPr>
        <w:t>Jurnal Fakultas Ekonomi, Universitas Bung Hatta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Mardiasmo (2018), </w:t>
      </w:r>
      <w:r w:rsidRPr="00DB0AE3">
        <w:rPr>
          <w:rFonts w:cs="Times New Roman"/>
          <w:i/>
          <w:iCs/>
          <w:noProof/>
          <w:szCs w:val="24"/>
        </w:rPr>
        <w:t>Perpajakan</w:t>
      </w:r>
      <w:r w:rsidRPr="00DB0AE3">
        <w:rPr>
          <w:rFonts w:cs="Times New Roman"/>
          <w:noProof/>
          <w:szCs w:val="24"/>
        </w:rPr>
        <w:t>, Edisi 19, Yogyakarta: ANDI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Nuraeni (2017), "Pengaruh Pajak Hotel Dan Hiburan Terhadap Pendapatan Asli Daerah Kota Kendari", </w:t>
      </w:r>
      <w:r w:rsidRPr="00DB0AE3">
        <w:rPr>
          <w:rFonts w:cs="Times New Roman"/>
          <w:i/>
          <w:iCs/>
          <w:noProof/>
          <w:szCs w:val="24"/>
        </w:rPr>
        <w:t>Jurnal Fakultas Ekonomi Dan Bisnis, Universitas Halu Oleo Kendari Sulawesi Tenggara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 xml:space="preserve">2, </w:t>
      </w:r>
      <w:r w:rsidRPr="00DB0AE3">
        <w:rPr>
          <w:rFonts w:cs="Times New Roman"/>
          <w:iCs/>
          <w:noProof/>
          <w:szCs w:val="24"/>
        </w:rPr>
        <w:t>no.</w:t>
      </w:r>
      <w:r w:rsidRPr="00DB0AE3">
        <w:rPr>
          <w:rFonts w:cs="Times New Roman"/>
          <w:noProof/>
          <w:szCs w:val="24"/>
        </w:rPr>
        <w:t>1, hlm.1–13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publik Indonesia. 1945. </w:t>
      </w:r>
      <w:r w:rsidRPr="00DB0AE3">
        <w:rPr>
          <w:rFonts w:cs="Times New Roman"/>
          <w:i/>
          <w:noProof/>
          <w:szCs w:val="24"/>
        </w:rPr>
        <w:t>Perubahan Ketiga</w:t>
      </w:r>
      <w:r w:rsidRPr="00DB0AE3">
        <w:rPr>
          <w:rFonts w:cs="Times New Roman"/>
          <w:noProof/>
          <w:szCs w:val="24"/>
        </w:rPr>
        <w:t xml:space="preserve"> </w:t>
      </w:r>
      <w:r w:rsidRPr="00DB0AE3">
        <w:rPr>
          <w:rFonts w:cs="Times New Roman"/>
          <w:i/>
          <w:iCs/>
          <w:noProof/>
          <w:szCs w:val="24"/>
        </w:rPr>
        <w:t>Undang-Undang Dasar Negara Republik Indonesia Tahun 1945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publik Indonesia. 2004. </w:t>
      </w:r>
      <w:r w:rsidRPr="00DB0AE3">
        <w:rPr>
          <w:rFonts w:cs="Times New Roman"/>
          <w:i/>
          <w:iCs/>
          <w:noProof/>
          <w:szCs w:val="24"/>
        </w:rPr>
        <w:t>Undang-Undang No. 33 Tahun 2004 Tentang Perimbangan Keuangan Antara Pemerintah Pusat dan Pemerintah Daerah</w:t>
      </w:r>
      <w:r w:rsidRPr="00DB0AE3">
        <w:rPr>
          <w:rFonts w:cs="Times New Roman"/>
          <w:noProof/>
          <w:szCs w:val="24"/>
        </w:rPr>
        <w:t>. Sekretariat Negara. Jakarta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publik Indonesia. 2007. </w:t>
      </w:r>
      <w:r w:rsidRPr="00DB0AE3">
        <w:rPr>
          <w:rFonts w:cs="Times New Roman"/>
          <w:i/>
          <w:iCs/>
          <w:noProof/>
          <w:szCs w:val="24"/>
        </w:rPr>
        <w:t>Undang-Undang No. 28 Tahun 2007 Tentang Perubahan Ketiga Atas Undang-Undang No. 6 Tahun 1983 Tentang Ketentuan Umum dan Tata Cara Perpajakan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publik Indonesia. 2009. </w:t>
      </w:r>
      <w:r w:rsidRPr="00DB0AE3">
        <w:rPr>
          <w:rFonts w:cs="Times New Roman"/>
          <w:i/>
          <w:iCs/>
          <w:noProof/>
          <w:szCs w:val="24"/>
        </w:rPr>
        <w:t>Undang-Undang No. 28 Tahun 2009 Tentang Pajak Daerah dan Retribusi Daerah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Republik Indonesia. 2010.</w:t>
      </w:r>
      <w:r w:rsidRPr="00DB0AE3">
        <w:rPr>
          <w:rFonts w:cs="Times New Roman"/>
          <w:i/>
          <w:noProof/>
          <w:szCs w:val="24"/>
        </w:rPr>
        <w:t xml:space="preserve"> Peraturan Daerah Provinsi DKI Jakarta Nomor 11 Tahun 2010 Tentang Pajak Hotel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Republik Indonesia. 2011.</w:t>
      </w:r>
      <w:r w:rsidRPr="00DB0AE3">
        <w:rPr>
          <w:rFonts w:cs="Times New Roman"/>
          <w:i/>
          <w:noProof/>
          <w:szCs w:val="24"/>
        </w:rPr>
        <w:t xml:space="preserve"> Peraturan Daerah Provinsi DKI Jakarta Nomor 11 Tahun 2011 Tentang Pajak Restoran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Republik Indonesia. 2011.</w:t>
      </w:r>
      <w:r w:rsidRPr="00DB0AE3">
        <w:rPr>
          <w:rFonts w:cs="Times New Roman"/>
          <w:i/>
          <w:noProof/>
          <w:szCs w:val="24"/>
        </w:rPr>
        <w:t xml:space="preserve"> Peraturan Daerah Provinsi DKI Jakarta Nomor 12 Tahun 2011 Tentang Pajak Reklame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Republik Indonesia. 2013.</w:t>
      </w:r>
      <w:r w:rsidRPr="00DB0AE3">
        <w:rPr>
          <w:rFonts w:cs="Times New Roman"/>
          <w:i/>
          <w:noProof/>
          <w:szCs w:val="24"/>
        </w:rPr>
        <w:t xml:space="preserve"> Peraturan Menteri Pariwisata dan Ekonomi Kreatif Nomor PM.53/ HM.001/ MPEK/ 2013 Tentang Standar Usaha Hotel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publik Indonesia. 2014. </w:t>
      </w:r>
      <w:r w:rsidRPr="00DB0AE3">
        <w:rPr>
          <w:rFonts w:cs="Times New Roman"/>
          <w:i/>
          <w:iCs/>
          <w:noProof/>
          <w:szCs w:val="24"/>
        </w:rPr>
        <w:t>Undang-Undang No. 23 Tahun 2014 Tentang Pemerintah Daerah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esmi, S. (2017), </w:t>
      </w:r>
      <w:r w:rsidRPr="00DB0AE3">
        <w:rPr>
          <w:rFonts w:cs="Times New Roman"/>
          <w:i/>
          <w:noProof/>
          <w:szCs w:val="24"/>
        </w:rPr>
        <w:t>Perpajakan: Teori &amp; Kasus</w:t>
      </w:r>
      <w:r w:rsidRPr="00DB0AE3">
        <w:rPr>
          <w:rFonts w:cs="Times New Roman"/>
          <w:noProof/>
          <w:szCs w:val="24"/>
        </w:rPr>
        <w:t>, Edisi 10, Buku I, Jakarta: Salemba Empat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ianto, J. (2017), "Pengaruh Pajak Hotel, Restoran Dan Reklame Terhadap Pendapatan Asli Daerah Pada Badan Pendapatan Daerah Kabupaten Tangerang (Periode 2011-2015)", </w:t>
      </w:r>
      <w:r w:rsidRPr="00DB0AE3">
        <w:rPr>
          <w:rFonts w:cs="Times New Roman"/>
          <w:i/>
          <w:iCs/>
          <w:noProof/>
          <w:szCs w:val="24"/>
        </w:rPr>
        <w:t>Jurnal Fakultas Ekonomi, Universitas Islam Syekh Yusuf Tangerang</w:t>
      </w:r>
      <w:r w:rsidRPr="00DB0AE3">
        <w:rPr>
          <w:rFonts w:cs="Times New Roman"/>
          <w:noProof/>
          <w:szCs w:val="24"/>
        </w:rPr>
        <w:t>, hlm.47–69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lastRenderedPageBreak/>
        <w:t xml:space="preserve">Ritonga, A. (2017), </w:t>
      </w:r>
      <w:r w:rsidRPr="00DB0AE3">
        <w:rPr>
          <w:rFonts w:cs="Times New Roman"/>
          <w:i/>
          <w:iCs/>
          <w:noProof/>
          <w:szCs w:val="24"/>
        </w:rPr>
        <w:t>Pengantar Ilmu Hukum Pajak dan Perpajakan Indonesia</w:t>
      </w:r>
      <w:r w:rsidRPr="00DB0AE3">
        <w:rPr>
          <w:rFonts w:cs="Times New Roman"/>
          <w:noProof/>
          <w:szCs w:val="24"/>
        </w:rPr>
        <w:t>, Jakarta: Pustaka El Manar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Rozikin, M. K. (2016), "Pengaruh Kunjungan Wisatawan Dan Jumlah Hotel Terhadap Pendapatan Asli Daerah di Pulau Lombok", </w:t>
      </w:r>
      <w:r w:rsidRPr="00DB0AE3">
        <w:rPr>
          <w:rFonts w:cs="Times New Roman"/>
          <w:i/>
          <w:iCs/>
          <w:noProof/>
          <w:szCs w:val="24"/>
        </w:rPr>
        <w:t>Jurnal Fakultas Ekonomi, Universitas Muhammadiyah Yogyakarta</w:t>
      </w:r>
      <w:r w:rsidRPr="00DB0AE3">
        <w:rPr>
          <w:rFonts w:cs="Times New Roman"/>
          <w:noProof/>
          <w:szCs w:val="24"/>
        </w:rPr>
        <w:t>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 xml:space="preserve">Samudra, A. A. (2015), </w:t>
      </w:r>
      <w:r w:rsidRPr="00DB0AE3">
        <w:rPr>
          <w:rFonts w:cs="Times New Roman"/>
          <w:i/>
          <w:iCs/>
          <w:noProof/>
          <w:szCs w:val="24"/>
        </w:rPr>
        <w:t>Perpajakan di Indonesia: Keuangan, Pajak dan Retribusi Daerah,</w:t>
      </w:r>
      <w:r w:rsidRPr="00DB0AE3">
        <w:rPr>
          <w:rFonts w:cs="Times New Roman"/>
          <w:noProof/>
          <w:szCs w:val="24"/>
        </w:rPr>
        <w:t xml:space="preserve"> Edisi 1, Jakarta: Rajawali Pers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Shella, Z., Said M.</w:t>
      </w:r>
      <w:r>
        <w:rPr>
          <w:rFonts w:cs="Times New Roman"/>
          <w:noProof/>
          <w:szCs w:val="24"/>
        </w:rPr>
        <w:t xml:space="preserve">, </w:t>
      </w:r>
      <w:r w:rsidRPr="00DB0AE3">
        <w:rPr>
          <w:rFonts w:cs="Times New Roman"/>
          <w:noProof/>
          <w:szCs w:val="24"/>
        </w:rPr>
        <w:t xml:space="preserve">&amp; Muhammad N. (2014), "Faktor-Faktor Yang Mempengaruhi Penerimaan Daerah Sektor Pariwisata Kota Banda Aceh", </w:t>
      </w:r>
      <w:r w:rsidRPr="00DB0AE3">
        <w:rPr>
          <w:rFonts w:cs="Times New Roman"/>
          <w:i/>
          <w:iCs/>
          <w:noProof/>
          <w:szCs w:val="24"/>
        </w:rPr>
        <w:t>Jurnal Ilmu Ekonomi, Universitas Syiah Kuala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 xml:space="preserve">2, </w:t>
      </w:r>
      <w:r w:rsidRPr="00DB0AE3">
        <w:rPr>
          <w:rFonts w:cs="Times New Roman"/>
          <w:iCs/>
          <w:noProof/>
          <w:szCs w:val="24"/>
        </w:rPr>
        <w:t>no.</w:t>
      </w:r>
      <w:r w:rsidRPr="00DB0AE3">
        <w:rPr>
          <w:rFonts w:cs="Times New Roman"/>
          <w:noProof/>
          <w:szCs w:val="24"/>
        </w:rPr>
        <w:t>3, hlm.39–48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 w:rsidRPr="00DB0AE3">
        <w:rPr>
          <w:rFonts w:cs="Times New Roman"/>
          <w:noProof/>
          <w:szCs w:val="24"/>
        </w:rPr>
        <w:t>Vina, Rizal E., &amp; Ratna J. (2013), "Analisis Pengaruh Penerimaan Pajak Reklame Terhadap Pendapatan Asli Daerah Kabupaten Banyuasin", hlm.1–10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Widodo, W. I. </w:t>
      </w:r>
      <w:r w:rsidRPr="00DB0AE3">
        <w:rPr>
          <w:rFonts w:cs="Times New Roman"/>
          <w:noProof/>
          <w:szCs w:val="24"/>
        </w:rPr>
        <w:t xml:space="preserve">&amp; Bambang G. (2017), "Pengaruh Pajak Hotel, Pajak Restauran Dan Pajak Hiburan Terhadap Pendapatan Asli Daerah (PAD) Di Kota Yogyakarta", </w:t>
      </w:r>
      <w:r w:rsidRPr="00DB0AE3">
        <w:rPr>
          <w:rFonts w:cs="Times New Roman"/>
          <w:i/>
          <w:iCs/>
          <w:noProof/>
          <w:szCs w:val="24"/>
        </w:rPr>
        <w:t>Jurnal Visi Manajemen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>2</w:t>
      </w:r>
      <w:r w:rsidRPr="00DB0AE3">
        <w:rPr>
          <w:rFonts w:cs="Times New Roman"/>
          <w:iCs/>
          <w:noProof/>
          <w:szCs w:val="24"/>
        </w:rPr>
        <w:t>, no.</w:t>
      </w:r>
      <w:r w:rsidRPr="00DB0AE3">
        <w:rPr>
          <w:rFonts w:cs="Times New Roman"/>
          <w:noProof/>
          <w:szCs w:val="24"/>
        </w:rPr>
        <w:t>2, hlm.128–138.</w:t>
      </w:r>
    </w:p>
    <w:p w:rsidR="0063039F" w:rsidRPr="00DB0AE3" w:rsidRDefault="0063039F" w:rsidP="006303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rPr>
          <w:rFonts w:cs="Times New Roman"/>
          <w:noProof/>
        </w:rPr>
      </w:pPr>
      <w:r w:rsidRPr="00DB0AE3">
        <w:rPr>
          <w:rFonts w:cs="Times New Roman"/>
          <w:noProof/>
          <w:szCs w:val="24"/>
        </w:rPr>
        <w:t xml:space="preserve">Yuliani, S. D., Kadarisman H., &amp; Topowijono (2015), "Analisis Laju Pertumbuhan Dan Kontribusi Penerimaan Pajak Hotel Dan Pajak Restoran Terhadap Pendapatan Pajak Daerah (Studi pada Dinas Pendapatan Daerah Kota Malang)", </w:t>
      </w:r>
      <w:r w:rsidRPr="00DB0AE3">
        <w:rPr>
          <w:rFonts w:cs="Times New Roman"/>
          <w:i/>
          <w:iCs/>
          <w:noProof/>
          <w:szCs w:val="24"/>
        </w:rPr>
        <w:t>Jurnal Perpajakan (JEJAK)</w:t>
      </w:r>
      <w:r w:rsidRPr="00DB0AE3">
        <w:rPr>
          <w:rFonts w:cs="Times New Roman"/>
          <w:noProof/>
          <w:szCs w:val="24"/>
        </w:rPr>
        <w:t>, vol.</w:t>
      </w:r>
      <w:r w:rsidRPr="00DB0AE3">
        <w:rPr>
          <w:rFonts w:cs="Times New Roman"/>
          <w:i/>
          <w:iCs/>
          <w:noProof/>
          <w:szCs w:val="24"/>
        </w:rPr>
        <w:t>1</w:t>
      </w:r>
      <w:r w:rsidRPr="00DB0AE3">
        <w:rPr>
          <w:rFonts w:cs="Times New Roman"/>
          <w:iCs/>
          <w:noProof/>
          <w:szCs w:val="24"/>
        </w:rPr>
        <w:t>, no.</w:t>
      </w:r>
      <w:r w:rsidRPr="00DB0AE3">
        <w:rPr>
          <w:rFonts w:cs="Times New Roman"/>
          <w:noProof/>
          <w:szCs w:val="24"/>
        </w:rPr>
        <w:t>1, hlm.1–6.</w:t>
      </w:r>
    </w:p>
    <w:p w:rsidR="00A81182" w:rsidRPr="0063039F" w:rsidRDefault="0063039F" w:rsidP="0063039F">
      <w:pPr>
        <w:rPr>
          <w:rFonts w:cs="Times New Roman"/>
          <w:szCs w:val="24"/>
        </w:rPr>
      </w:pPr>
      <w:r w:rsidRPr="00DB0AE3">
        <w:fldChar w:fldCharType="end"/>
      </w:r>
      <w:bookmarkStart w:id="2" w:name="_GoBack"/>
      <w:bookmarkEnd w:id="2"/>
    </w:p>
    <w:sectPr w:rsidR="00A81182" w:rsidRPr="0063039F" w:rsidSect="0063039F">
      <w:footerReference w:type="default" r:id="rId6"/>
      <w:pgSz w:w="11906" w:h="16838" w:code="9"/>
      <w:pgMar w:top="1418" w:right="1418" w:bottom="1418" w:left="1701" w:header="708" w:footer="708" w:gutter="0"/>
      <w:pgNumType w:start="8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93388" w:rsidRDefault="00493388" w:rsidP="0063039F">
      <w:pPr>
        <w:spacing w:after="0" w:line="240" w:lineRule="auto"/>
      </w:pPr>
      <w:r>
        <w:separator/>
      </w:r>
    </w:p>
  </w:endnote>
  <w:endnote w:type="continuationSeparator" w:id="0">
    <w:p w:rsidR="00493388" w:rsidRDefault="00493388" w:rsidP="006303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9420637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3039F" w:rsidRDefault="006303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4</w:t>
        </w:r>
        <w:r>
          <w:rPr>
            <w:noProof/>
          </w:rPr>
          <w:fldChar w:fldCharType="end"/>
        </w:r>
      </w:p>
    </w:sdtContent>
  </w:sdt>
  <w:p w:rsidR="0063039F" w:rsidRDefault="006303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93388" w:rsidRDefault="00493388" w:rsidP="0063039F">
      <w:pPr>
        <w:spacing w:after="0" w:line="240" w:lineRule="auto"/>
      </w:pPr>
      <w:r>
        <w:separator/>
      </w:r>
    </w:p>
  </w:footnote>
  <w:footnote w:type="continuationSeparator" w:id="0">
    <w:p w:rsidR="00493388" w:rsidRDefault="00493388" w:rsidP="0063039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039F"/>
    <w:rsid w:val="00493388"/>
    <w:rsid w:val="0063039F"/>
    <w:rsid w:val="00A81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6EC264E-11E1-41F4-B6A8-1D96C9F8F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039F"/>
    <w:pPr>
      <w:spacing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039F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039F"/>
    <w:rPr>
      <w:rFonts w:ascii="Times New Roman" w:eastAsiaTheme="majorEastAsia" w:hAnsi="Times New Roman" w:cstheme="majorBidi"/>
      <w:b/>
      <w:sz w:val="24"/>
      <w:szCs w:val="32"/>
    </w:rPr>
  </w:style>
  <w:style w:type="paragraph" w:styleId="Header">
    <w:name w:val="header"/>
    <w:basedOn w:val="Normal"/>
    <w:link w:val="HeaderChar"/>
    <w:uiPriority w:val="99"/>
    <w:unhideWhenUsed/>
    <w:rsid w:val="006303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039F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303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039F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4</Words>
  <Characters>4982</Characters>
  <Application>Microsoft Office Word</Application>
  <DocSecurity>0</DocSecurity>
  <Lines>41</Lines>
  <Paragraphs>11</Paragraphs>
  <ScaleCrop>false</ScaleCrop>
  <Company/>
  <LinksUpToDate>false</LinksUpToDate>
  <CharactersWithSpaces>5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19-05-08T15:14:00Z</dcterms:created>
  <dcterms:modified xsi:type="dcterms:W3CDTF">2019-05-08T15:16:00Z</dcterms:modified>
</cp:coreProperties>
</file>